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8E4EA4"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8E4EA4"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8E4EA4"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8E4EA4"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8E4EA4">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8E4EA4">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8E4EA4">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8E4EA4">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8E4EA4">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8E4EA4">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8E4EA4">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8E4EA4">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8E4EA4">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8E4EA4">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8E4EA4">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8E4EA4">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8E4EA4">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8E4EA4">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8E4EA4">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8E4EA4">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8E4EA4"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8E4EA4"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8E4EA4"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r w:rsidR="000A6A1F" w:rsidRPr="000A6A1F">
        <w:rPr>
          <w:rStyle w:val="123"/>
        </w:rPr>
        <w:t>VFinDict</w:t>
      </w:r>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proofErr w:type="gramStart"/>
      <w:r w:rsidR="000A6A1F" w:rsidRPr="0082049D">
        <w:rPr>
          <w:rFonts w:ascii="Times New Roman" w:eastAsia="標楷體" w:hAnsi="Times New Roman" w:hint="eastAsia"/>
        </w:rPr>
        <w:t>一</w:t>
      </w:r>
      <w:proofErr w:type="gramEnd"/>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8E4EA4"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AECF967" w:rsidR="00CC6B5D" w:rsidRDefault="00CC6B5D" w:rsidP="00CC6B5D">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boolean</w:t>
            </w:r>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2C0B4844"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0BF9D94C"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1A30CE8A"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hint="eastAsia"/>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670F4FAC" w:rsidR="00C07933" w:rsidRDefault="00C07933" w:rsidP="00C0793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4</w:t>
      </w:r>
      <w:r>
        <w:fldChar w:fldCharType="end"/>
      </w:r>
      <w:r>
        <w:rPr>
          <w:rFonts w:hint="eastAsia"/>
        </w:rPr>
        <w:t xml:space="preserve"> </w:t>
      </w:r>
      <w:r>
        <w:rPr>
          <w:rFonts w:hint="eastAsia"/>
        </w:rPr>
        <w:t>字典法預測成效</w:t>
      </w:r>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5616DB7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666</w:t>
            </w:r>
          </w:p>
        </w:tc>
        <w:tc>
          <w:tcPr>
            <w:tcW w:w="1660" w:type="dxa"/>
            <w:vAlign w:val="center"/>
          </w:tcPr>
          <w:p w14:paraId="2AE653E1" w14:textId="025D861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9557</w:t>
            </w:r>
          </w:p>
        </w:tc>
        <w:tc>
          <w:tcPr>
            <w:tcW w:w="1661" w:type="dxa"/>
            <w:vAlign w:val="center"/>
          </w:tcPr>
          <w:p w14:paraId="612CB102" w14:textId="46A088A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724</w:t>
            </w:r>
          </w:p>
        </w:tc>
        <w:tc>
          <w:tcPr>
            <w:tcW w:w="1661" w:type="dxa"/>
            <w:vAlign w:val="center"/>
          </w:tcPr>
          <w:p w14:paraId="0A8F8481" w14:textId="456250F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7160</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7B22E1F5"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sidRPr="00842969">
        <w:rPr>
          <w:rStyle w:val="121"/>
        </w:rPr>
      </w:r>
      <w:r w:rsidR="00842969">
        <w:rPr>
          <w:rStyle w:val="121"/>
        </w:rPr>
        <w:instrText xml:space="preserve"> \* MERGEFORMAT </w:instrText>
      </w:r>
      <w:r w:rsidR="00842969" w:rsidRPr="00842969">
        <w:rPr>
          <w:rStyle w:val="121"/>
        </w:rPr>
        <w:fldChar w:fldCharType="separate"/>
      </w:r>
      <w:r w:rsidR="00842969" w:rsidRPr="00842969">
        <w:rPr>
          <w:rStyle w:val="121"/>
          <w:rFonts w:hint="eastAsia"/>
        </w:rPr>
        <w:t>圖</w:t>
      </w:r>
      <w:r w:rsidR="00842969" w:rsidRPr="00842969">
        <w:rPr>
          <w:rStyle w:val="121"/>
          <w:rFonts w:ascii="Times New Roman" w:hAnsi="Times New Roman"/>
        </w:rPr>
        <w:t xml:space="preserve">4. 1 </w:t>
      </w:r>
      <w:r w:rsidR="00842969" w:rsidRPr="00842969">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384A1D94" w:rsidR="00E7667C" w:rsidRDefault="00AC34C1" w:rsidP="00FF0B33">
      <w:pPr>
        <w:pStyle w:val="120"/>
      </w:pPr>
      <w:bookmarkStart w:id="87" w:name="_Ref10768660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1</w:t>
      </w:r>
      <w:r>
        <w:fldChar w:fldCharType="end"/>
      </w:r>
      <w:r w:rsidR="00FF0B33">
        <w:rPr>
          <w:rFonts w:hint="eastAsia"/>
        </w:rPr>
        <w:t xml:space="preserve"> </w:t>
      </w:r>
      <w:r w:rsidR="00FF0B33">
        <w:rPr>
          <w:rFonts w:hint="eastAsia"/>
        </w:rPr>
        <w:t>情感分數分佈圖</w:t>
      </w:r>
      <w:bookmarkEnd w:id="87"/>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hint="eastAsia"/>
        </w:rPr>
      </w:pPr>
    </w:p>
    <w:p w14:paraId="074A4FF4" w14:textId="0688165E" w:rsidR="009973A9" w:rsidRDefault="00842969" w:rsidP="009E30CF">
      <w:pPr>
        <w:overflowPunct w:val="0"/>
        <w:spacing w:line="360" w:lineRule="auto"/>
        <w:ind w:firstLine="480"/>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sidRPr="00842969">
        <w:rPr>
          <w:rStyle w:val="121"/>
        </w:rPr>
      </w:r>
      <w:r>
        <w:rPr>
          <w:rStyle w:val="121"/>
        </w:rPr>
        <w:instrText xml:space="preserve"> \* MERGEFORMAT </w:instrText>
      </w:r>
      <w:r w:rsidRPr="00842969">
        <w:rPr>
          <w:rStyle w:val="121"/>
        </w:rPr>
        <w:fldChar w:fldCharType="separate"/>
      </w:r>
      <w:r w:rsidRPr="00842969">
        <w:rPr>
          <w:rStyle w:val="121"/>
          <w:rFonts w:hint="eastAsia"/>
        </w:rPr>
        <w:t>圖</w:t>
      </w:r>
      <w:r w:rsidRPr="00842969">
        <w:rPr>
          <w:rStyle w:val="121"/>
          <w:rFonts w:ascii="Times New Roman" w:hAnsi="Times New Roman"/>
        </w:rPr>
        <w:t>4. 2</w:t>
      </w:r>
      <w:r w:rsidRPr="00842969">
        <w:rPr>
          <w:rStyle w:val="121"/>
          <w:rFonts w:hint="eastAsia"/>
        </w:rPr>
        <w:t xml:space="preserve"> </w:t>
      </w:r>
      <w:r w:rsidRPr="00842969">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1F95C635" w:rsidR="00E7667C" w:rsidRDefault="00FF0B33" w:rsidP="00FF0B33">
      <w:pPr>
        <w:pStyle w:val="120"/>
      </w:pPr>
      <w:bookmarkStart w:id="88" w:name="_Ref10768654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2</w:t>
      </w:r>
      <w:r>
        <w:fldChar w:fldCharType="end"/>
      </w:r>
      <w:r>
        <w:rPr>
          <w:rFonts w:hint="eastAsia"/>
        </w:rPr>
        <w:t xml:space="preserve"> </w:t>
      </w:r>
      <w:r>
        <w:rPr>
          <w:rFonts w:hint="eastAsia"/>
        </w:rPr>
        <w:t>正確預測的情感分數分佈圖</w:t>
      </w:r>
      <w:bookmarkEnd w:id="88"/>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6DFFC0F1"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sidRPr="00842969">
        <w:rPr>
          <w:rStyle w:val="121"/>
        </w:rPr>
      </w:r>
      <w:r w:rsidR="00842969">
        <w:rPr>
          <w:rStyle w:val="121"/>
        </w:rPr>
        <w:instrText xml:space="preserve"> \* MERGEFORMAT </w:instrText>
      </w:r>
      <w:r w:rsidR="00842969" w:rsidRPr="00842969">
        <w:rPr>
          <w:rStyle w:val="121"/>
        </w:rPr>
        <w:fldChar w:fldCharType="separate"/>
      </w:r>
      <w:r w:rsidR="00842969" w:rsidRPr="00842969">
        <w:rPr>
          <w:rStyle w:val="121"/>
          <w:rFonts w:hint="eastAsia"/>
        </w:rPr>
        <w:t>表</w:t>
      </w:r>
      <w:r w:rsidR="00842969" w:rsidRPr="00842969">
        <w:rPr>
          <w:rStyle w:val="121"/>
          <w:rFonts w:ascii="Times New Roman" w:hAnsi="Times New Roman"/>
        </w:rPr>
        <w:t>4. 5</w:t>
      </w:r>
      <w:r w:rsidR="00842969" w:rsidRPr="00842969">
        <w:rPr>
          <w:rStyle w:val="121"/>
          <w:rFonts w:hint="eastAsia"/>
        </w:rPr>
        <w:t xml:space="preserve"> </w:t>
      </w:r>
      <w:r w:rsidR="00842969" w:rsidRPr="00842969">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7E3436BE" w:rsidR="008868E2" w:rsidRDefault="008868E2" w:rsidP="008868E2">
      <w:pPr>
        <w:pStyle w:val="120"/>
      </w:pPr>
      <w:bookmarkStart w:id="89" w:name="_Ref10768632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5</w:t>
      </w:r>
      <w:r>
        <w:fldChar w:fldCharType="end"/>
      </w:r>
      <w:r>
        <w:rPr>
          <w:rFonts w:hint="eastAsia"/>
        </w:rPr>
        <w:t xml:space="preserve"> </w:t>
      </w:r>
      <w:r>
        <w:rPr>
          <w:rFonts w:hint="eastAsia"/>
        </w:rPr>
        <w:t>情感分數區間準確率分佈圖</w:t>
      </w:r>
      <w:bookmarkEnd w:id="89"/>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8000</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000</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795</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496</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683</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4510</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hint="eastAsia"/>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58BC69C0"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sidRPr="005B4BD7">
        <w:rPr>
          <w:rStyle w:val="121"/>
        </w:rPr>
      </w:r>
      <w:r w:rsidR="005B4BD7">
        <w:rPr>
          <w:rStyle w:val="121"/>
        </w:rPr>
        <w:instrText xml:space="preserve"> \* MERGEFORMAT </w:instrText>
      </w:r>
      <w:r w:rsidR="005B4BD7" w:rsidRPr="005B4BD7">
        <w:rPr>
          <w:rStyle w:val="121"/>
        </w:rPr>
        <w:fldChar w:fldCharType="separate"/>
      </w:r>
      <w:r w:rsidR="005B4BD7" w:rsidRPr="005B4BD7">
        <w:rPr>
          <w:rStyle w:val="121"/>
          <w:rFonts w:hint="eastAsia"/>
        </w:rPr>
        <w:t>圖</w:t>
      </w:r>
      <w:r w:rsidR="005B4BD7" w:rsidRPr="005B4BD7">
        <w:rPr>
          <w:rStyle w:val="121"/>
          <w:rFonts w:ascii="Times New Roman" w:hAnsi="Times New Roman"/>
        </w:rPr>
        <w:t>4. 3</w:t>
      </w:r>
      <w:r w:rsidR="005B4BD7" w:rsidRPr="005B4BD7">
        <w:rPr>
          <w:rStyle w:val="121"/>
          <w:rFonts w:hint="eastAsia"/>
        </w:rPr>
        <w:t xml:space="preserve"> </w:t>
      </w:r>
      <w:r w:rsidR="005B4BD7" w:rsidRPr="005B4BD7">
        <w:rPr>
          <w:rStyle w:val="121"/>
          <w:rFonts w:hint="eastAsia"/>
        </w:rPr>
        <w:t>傳統法</w:t>
      </w:r>
      <w:r w:rsidR="005B4BD7" w:rsidRPr="005B4BD7">
        <w:rPr>
          <w:rStyle w:val="121"/>
          <w:rFonts w:hint="eastAsia"/>
        </w:rPr>
        <w:t>-MLR</w:t>
      </w:r>
      <w:r w:rsidR="005B4BD7" w:rsidRPr="005B4BD7">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47C72859" w:rsidR="003F3E95" w:rsidRDefault="0080604F" w:rsidP="0080604F">
      <w:pPr>
        <w:pStyle w:val="120"/>
      </w:pPr>
      <w:bookmarkStart w:id="90" w:name="_Ref10768646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90"/>
    </w:p>
    <w:p w14:paraId="64AFA7C3" w14:textId="77777777" w:rsidR="005E6517" w:rsidRDefault="005E6517" w:rsidP="00905883">
      <w:pPr>
        <w:overflowPunct w:val="0"/>
        <w:spacing w:line="360" w:lineRule="auto"/>
        <w:rPr>
          <w:rFonts w:ascii="Times New Roman" w:eastAsia="標楷體" w:hAnsi="Times New Roman"/>
        </w:rPr>
      </w:pPr>
    </w:p>
    <w:p w14:paraId="79B73DD8" w14:textId="199DDF56"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sidRPr="00792B35">
        <w:rPr>
          <w:rStyle w:val="121"/>
        </w:rPr>
      </w:r>
      <w:r w:rsidR="00792B35">
        <w:rPr>
          <w:rStyle w:val="121"/>
        </w:rPr>
        <w:instrText xml:space="preserve"> \* MERGEFORMAT </w:instrText>
      </w:r>
      <w:r w:rsidR="00792B35" w:rsidRPr="00792B35">
        <w:rPr>
          <w:rStyle w:val="121"/>
        </w:rPr>
        <w:fldChar w:fldCharType="separate"/>
      </w:r>
      <w:r w:rsidR="00792B35" w:rsidRPr="00792B35">
        <w:rPr>
          <w:rStyle w:val="121"/>
          <w:rFonts w:hint="eastAsia"/>
        </w:rPr>
        <w:t>表</w:t>
      </w:r>
      <w:r w:rsidR="00792B35" w:rsidRPr="00792B35">
        <w:rPr>
          <w:rStyle w:val="121"/>
          <w:rFonts w:ascii="Times New Roman" w:hAnsi="Times New Roman"/>
        </w:rPr>
        <w:t>4. 6</w:t>
      </w:r>
      <w:r w:rsidR="00792B35" w:rsidRPr="00792B35">
        <w:rPr>
          <w:rStyle w:val="121"/>
        </w:rPr>
        <w:t xml:space="preserve"> </w:t>
      </w:r>
      <w:r w:rsidR="00792B35" w:rsidRPr="00792B35">
        <w:rPr>
          <w:rStyle w:val="121"/>
          <w:rFonts w:hint="eastAsia"/>
        </w:rPr>
        <w:t>傳統法</w:t>
      </w:r>
      <w:r w:rsidR="00792B35" w:rsidRPr="00792B35">
        <w:rPr>
          <w:rStyle w:val="121"/>
          <w:rFonts w:hint="eastAsia"/>
        </w:rPr>
        <w:t>-MLR</w:t>
      </w:r>
      <w:r w:rsidR="00792B35" w:rsidRPr="00792B35">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58D65FB3" w:rsidR="005E6517" w:rsidRDefault="005E6517" w:rsidP="005E6517">
      <w:pPr>
        <w:pStyle w:val="120"/>
      </w:pPr>
      <w:bookmarkStart w:id="91" w:name="_Ref10768641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6</w:t>
      </w:r>
      <w:r>
        <w:fldChar w:fldCharType="end"/>
      </w:r>
      <w:r>
        <w:t xml:space="preserve"> </w:t>
      </w:r>
      <w:r>
        <w:rPr>
          <w:rFonts w:hint="eastAsia"/>
        </w:rPr>
        <w:t>傳統法</w:t>
      </w:r>
      <w:r>
        <w:rPr>
          <w:rFonts w:hint="eastAsia"/>
        </w:rPr>
        <w:t>-MLR</w:t>
      </w:r>
      <w:r>
        <w:rPr>
          <w:rFonts w:hint="eastAsia"/>
        </w:rPr>
        <w:t>預測成效</w:t>
      </w:r>
      <w:bookmarkEnd w:id="9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6F0FC75E"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7008</w:t>
            </w:r>
          </w:p>
        </w:tc>
        <w:tc>
          <w:tcPr>
            <w:tcW w:w="753" w:type="pct"/>
            <w:vAlign w:val="center"/>
          </w:tcPr>
          <w:p w14:paraId="1F2A4577" w14:textId="2DFBC9F2"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5703</w:t>
            </w:r>
          </w:p>
        </w:tc>
        <w:tc>
          <w:tcPr>
            <w:tcW w:w="753" w:type="pct"/>
            <w:vAlign w:val="center"/>
          </w:tcPr>
          <w:p w14:paraId="33B7B522" w14:textId="53BBA32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8022</w:t>
            </w:r>
          </w:p>
        </w:tc>
        <w:tc>
          <w:tcPr>
            <w:tcW w:w="704" w:type="pct"/>
            <w:vAlign w:val="center"/>
          </w:tcPr>
          <w:p w14:paraId="29AC9718" w14:textId="2E4CAEC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hint="eastAsia"/>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2EDFAE88"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25C652E1" w14:textId="5137205A" w:rsidR="003C21CB" w:rsidRDefault="003C21CB" w:rsidP="007716E3">
      <w:pPr>
        <w:overflowPunct w:val="0"/>
        <w:spacing w:before="120" w:after="120" w:line="360" w:lineRule="auto"/>
        <w:jc w:val="both"/>
        <w:rPr>
          <w:rFonts w:ascii="Times New Roman" w:eastAsia="標楷體" w:hAnsi="Times New Roman"/>
        </w:rPr>
      </w:pPr>
    </w:p>
    <w:p w14:paraId="4AE1096A" w14:textId="3922B488" w:rsidR="002E14B1" w:rsidRDefault="002E14B1" w:rsidP="007716E3">
      <w:pPr>
        <w:overflowPunct w:val="0"/>
        <w:spacing w:before="120" w:after="120" w:line="360" w:lineRule="auto"/>
        <w:jc w:val="both"/>
        <w:rPr>
          <w:rFonts w:ascii="Times New Roman" w:eastAsia="標楷體" w:hAnsi="Times New Roman"/>
        </w:rPr>
      </w:pPr>
    </w:p>
    <w:p w14:paraId="0374AA57" w14:textId="77777777" w:rsidR="002E14B1" w:rsidRDefault="002E14B1" w:rsidP="007716E3">
      <w:pPr>
        <w:overflowPunct w:val="0"/>
        <w:spacing w:before="120" w:after="120" w:line="360" w:lineRule="auto"/>
        <w:jc w:val="both"/>
        <w:rPr>
          <w:rFonts w:ascii="Times New Roman" w:eastAsia="標楷體" w:hAnsi="Times New Roman" w:hint="eastAsia"/>
        </w:rPr>
      </w:pPr>
    </w:p>
    <w:p w14:paraId="289955EE" w14:textId="5D9C535E" w:rsidR="00816B8D" w:rsidRPr="0082049D" w:rsidRDefault="003C21CB" w:rsidP="002E14B1">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w:instrText>
      </w:r>
      <w:r w:rsidR="00792B35" w:rsidRPr="00792B35">
        <w:rPr>
          <w:rStyle w:val="121"/>
        </w:rPr>
      </w:r>
      <w:r w:rsidR="00792B35" w:rsidRPr="00792B35">
        <w:rPr>
          <w:rStyle w:val="121"/>
        </w:rPr>
        <w:instrText xml:space="preserve"> \* MERGEFORMAT </w:instrText>
      </w:r>
      <w:r w:rsidR="00792B35" w:rsidRPr="00792B35">
        <w:rPr>
          <w:rStyle w:val="121"/>
        </w:rPr>
        <w:fldChar w:fldCharType="separate"/>
      </w:r>
      <w:r w:rsidR="00792B35" w:rsidRPr="00792B35">
        <w:rPr>
          <w:rStyle w:val="121"/>
          <w:rFonts w:hint="eastAsia"/>
        </w:rPr>
        <w:t>表</w:t>
      </w:r>
      <w:r w:rsidR="00792B35" w:rsidRPr="00783EF8">
        <w:rPr>
          <w:rStyle w:val="121"/>
          <w:rFonts w:ascii="Times New Roman" w:hAnsi="Times New Roman"/>
        </w:rPr>
        <w:t xml:space="preserve">4. 7 </w:t>
      </w:r>
      <w:r w:rsidR="00792B35" w:rsidRPr="00783EF8">
        <w:rPr>
          <w:rStyle w:val="121"/>
          <w:rFonts w:ascii="Times New Roman" w:hAnsi="Times New Roman"/>
        </w:rPr>
        <w:t>傳統法</w:t>
      </w:r>
      <w:r w:rsidR="00792B35" w:rsidRPr="00783EF8">
        <w:rPr>
          <w:rStyle w:val="121"/>
          <w:rFonts w:ascii="Times New Roman" w:hAnsi="Times New Roman"/>
        </w:rPr>
        <w:t>-ANN</w:t>
      </w:r>
      <w:r w:rsidR="00792B35" w:rsidRPr="00792B35">
        <w:rPr>
          <w:rStyle w:val="121"/>
          <w:rFonts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351EAFFD" w:rsidR="003F78F3" w:rsidRDefault="003F78F3" w:rsidP="003F78F3">
      <w:pPr>
        <w:pStyle w:val="120"/>
      </w:pPr>
      <w:bookmarkStart w:id="92" w:name="_Ref10768623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92"/>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E7667C">
      <w:pPr>
        <w:overflowPunct w:val="0"/>
        <w:spacing w:line="360" w:lineRule="auto"/>
        <w:rPr>
          <w:rFonts w:ascii="Times New Roman" w:eastAsia="標楷體" w:hAnsi="Times New Roman" w:hint="eastAsia"/>
        </w:rPr>
      </w:pPr>
    </w:p>
    <w:p w14:paraId="0EDC6EFC" w14:textId="5773B4B3"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sidRPr="009E25C0">
        <w:rPr>
          <w:rStyle w:val="121"/>
        </w:rPr>
      </w:r>
      <w:r w:rsidR="009E25C0">
        <w:rPr>
          <w:rStyle w:val="121"/>
        </w:rPr>
        <w:instrText xml:space="preserve"> \* MERGEFORMAT </w:instrText>
      </w:r>
      <w:r w:rsidR="009E25C0" w:rsidRPr="009E25C0">
        <w:rPr>
          <w:rStyle w:val="121"/>
        </w:rPr>
        <w:fldChar w:fldCharType="separate"/>
      </w:r>
      <w:r w:rsidR="009E25C0" w:rsidRPr="009E25C0">
        <w:rPr>
          <w:rStyle w:val="121"/>
          <w:rFonts w:hint="eastAsia"/>
        </w:rPr>
        <w:t>圖</w:t>
      </w:r>
      <w:r w:rsidR="009E25C0" w:rsidRPr="009E25C0">
        <w:rPr>
          <w:rStyle w:val="121"/>
          <w:rFonts w:ascii="Times New Roman" w:hAnsi="Times New Roman"/>
        </w:rPr>
        <w:t xml:space="preserve">4. 5 </w:t>
      </w:r>
      <w:r w:rsidR="009E25C0" w:rsidRPr="009E25C0">
        <w:rPr>
          <w:rStyle w:val="121"/>
          <w:rFonts w:ascii="Times New Roman" w:hAnsi="Times New Roman"/>
        </w:rPr>
        <w:t>傳統法</w:t>
      </w:r>
      <w:r w:rsidR="009E25C0" w:rsidRPr="009E25C0">
        <w:rPr>
          <w:rStyle w:val="121"/>
          <w:rFonts w:ascii="Times New Roman" w:hAnsi="Times New Roman"/>
        </w:rPr>
        <w:t>-ANN</w:t>
      </w:r>
      <w:r w:rsidR="009E25C0" w:rsidRPr="009E25C0">
        <w:rPr>
          <w:rStyle w:val="121"/>
          <w:rFonts w:hint="eastAsia"/>
        </w:rPr>
        <w:t xml:space="preserve"> </w:t>
      </w:r>
      <w:r w:rsidR="009E25C0" w:rsidRPr="009E25C0">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6A20F75A" w:rsidR="007716E3" w:rsidRDefault="00EB0E22" w:rsidP="00EB0E22">
      <w:pPr>
        <w:pStyle w:val="120"/>
      </w:pPr>
      <w:bookmarkStart w:id="93" w:name="_Ref1076867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93"/>
    </w:p>
    <w:p w14:paraId="53A93DC3" w14:textId="1D825F62" w:rsidR="00870016" w:rsidRDefault="00870016" w:rsidP="00E7667C">
      <w:pPr>
        <w:overflowPunct w:val="0"/>
        <w:spacing w:line="360" w:lineRule="auto"/>
        <w:rPr>
          <w:rFonts w:ascii="Times New Roman" w:eastAsia="標楷體" w:hAnsi="Times New Roman"/>
        </w:rPr>
      </w:pPr>
    </w:p>
    <w:p w14:paraId="2D91F6DD" w14:textId="24FE490A"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w:instrText>
      </w:r>
      <w:r w:rsidR="00792B35" w:rsidRPr="00181BA1">
        <w:rPr>
          <w:rStyle w:val="121"/>
          <w:rFonts w:ascii="Times New Roman" w:hAnsi="Times New Roman"/>
        </w:rPr>
      </w:r>
      <w:r w:rsidR="00792B35" w:rsidRPr="00181BA1">
        <w:rPr>
          <w:rStyle w:val="121"/>
          <w:rFonts w:ascii="Times New Roman" w:hAnsi="Times New Roman"/>
        </w:rPr>
        <w:instrText xml:space="preserve"> \* MERGEFORMAT </w:instrText>
      </w:r>
      <w:r w:rsidR="00792B35" w:rsidRPr="00181BA1">
        <w:rPr>
          <w:rStyle w:val="121"/>
          <w:rFonts w:ascii="Times New Roman" w:hAnsi="Times New Roman"/>
        </w:rPr>
        <w:fldChar w:fldCharType="separate"/>
      </w:r>
      <w:r w:rsidR="00792B35" w:rsidRPr="00181BA1">
        <w:rPr>
          <w:rStyle w:val="121"/>
          <w:rFonts w:ascii="Times New Roman" w:hAnsi="Times New Roman"/>
        </w:rPr>
        <w:t>表</w:t>
      </w:r>
      <w:r w:rsidR="00792B35" w:rsidRPr="00181BA1">
        <w:rPr>
          <w:rStyle w:val="121"/>
          <w:rFonts w:ascii="Times New Roman" w:hAnsi="Times New Roman"/>
        </w:rPr>
        <w:t xml:space="preserve">4. 8 </w:t>
      </w:r>
      <w:r w:rsidR="00792B35" w:rsidRPr="00181BA1">
        <w:rPr>
          <w:rStyle w:val="121"/>
          <w:rFonts w:ascii="Times New Roman" w:hAnsi="Times New Roman"/>
        </w:rPr>
        <w:t>傳統法</w:t>
      </w:r>
      <w:r w:rsidR="00792B35" w:rsidRPr="00181BA1">
        <w:rPr>
          <w:rStyle w:val="121"/>
          <w:rFonts w:ascii="Times New Roman" w:hAnsi="Times New Roman"/>
        </w:rPr>
        <w:t xml:space="preserve">-ANN </w:t>
      </w:r>
      <w:r w:rsidR="00792B35" w:rsidRPr="00181BA1">
        <w:rPr>
          <w:rStyle w:val="121"/>
          <w:rFonts w:ascii="Times New Roman" w:hAnsi="Times New Roman"/>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7EA8FF25" w:rsidR="004A72F4" w:rsidRDefault="004A72F4" w:rsidP="004A72F4">
      <w:pPr>
        <w:pStyle w:val="120"/>
      </w:pPr>
      <w:bookmarkStart w:id="94" w:name="_Ref10768635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94"/>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3D8F3AF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803</w:t>
            </w:r>
          </w:p>
        </w:tc>
        <w:tc>
          <w:tcPr>
            <w:tcW w:w="753" w:type="pct"/>
            <w:vAlign w:val="center"/>
          </w:tcPr>
          <w:p w14:paraId="0ECE4C5D" w14:textId="2B26EC4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4921</w:t>
            </w:r>
          </w:p>
        </w:tc>
        <w:tc>
          <w:tcPr>
            <w:tcW w:w="753" w:type="pct"/>
            <w:vAlign w:val="center"/>
          </w:tcPr>
          <w:p w14:paraId="1B544A94" w14:textId="4D4476E3"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8289</w:t>
            </w:r>
          </w:p>
        </w:tc>
        <w:tc>
          <w:tcPr>
            <w:tcW w:w="704" w:type="pct"/>
            <w:vAlign w:val="center"/>
          </w:tcPr>
          <w:p w14:paraId="0BBDCB7D" w14:textId="6E739D7E"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176</w:t>
            </w:r>
          </w:p>
        </w:tc>
      </w:tr>
    </w:tbl>
    <w:p w14:paraId="4C019D7E" w14:textId="58CE162E" w:rsidR="00181BA1" w:rsidRDefault="00181BA1" w:rsidP="00E7667C">
      <w:pPr>
        <w:overflowPunct w:val="0"/>
        <w:spacing w:line="360" w:lineRule="auto"/>
        <w:rPr>
          <w:rFonts w:ascii="Times New Roman" w:eastAsia="標楷體" w:hAnsi="Times New Roman"/>
        </w:rPr>
      </w:pPr>
    </w:p>
    <w:p w14:paraId="7535CDA1" w14:textId="77777777" w:rsidR="002E14B1" w:rsidRDefault="002E14B1" w:rsidP="00E7667C">
      <w:pPr>
        <w:overflowPunct w:val="0"/>
        <w:spacing w:line="360" w:lineRule="auto"/>
        <w:rPr>
          <w:rFonts w:ascii="Times New Roman" w:eastAsia="標楷體" w:hAnsi="Times New Roman" w:hint="eastAsia"/>
        </w:rPr>
      </w:pPr>
    </w:p>
    <w:p w14:paraId="5C6A900C" w14:textId="77777777" w:rsidR="00181BA1" w:rsidRDefault="00181BA1"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35110EC8"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hint="eastAsia"/>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0ECE461E"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p>
    <w:p w14:paraId="051A837A" w14:textId="35CAFE87" w:rsidR="00F46947" w:rsidRDefault="00F46947"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BA0727" w:rsidR="007B2BA1" w:rsidRDefault="007B2BA1" w:rsidP="009005D6">
      <w:pPr>
        <w:overflowPunct w:val="0"/>
        <w:spacing w:line="360" w:lineRule="auto"/>
        <w:rPr>
          <w:rFonts w:ascii="Times New Roman" w:eastAsia="標楷體" w:hAnsi="Times New Roman"/>
        </w:rPr>
      </w:pPr>
    </w:p>
    <w:p w14:paraId="58B11166" w14:textId="1BF552AC" w:rsidR="00D27FC8" w:rsidRDefault="00D27FC8" w:rsidP="009005D6">
      <w:pPr>
        <w:overflowPunct w:val="0"/>
        <w:spacing w:line="360" w:lineRule="auto"/>
        <w:rPr>
          <w:rFonts w:ascii="Times New Roman" w:eastAsia="標楷體" w:hAnsi="Times New Roman"/>
        </w:rPr>
      </w:pPr>
    </w:p>
    <w:p w14:paraId="2D714815" w14:textId="6DE71EEC" w:rsidR="00D27FC8" w:rsidRDefault="00D27FC8" w:rsidP="009005D6">
      <w:pPr>
        <w:overflowPunct w:val="0"/>
        <w:spacing w:line="360" w:lineRule="auto"/>
        <w:rPr>
          <w:rFonts w:ascii="Times New Roman" w:eastAsia="標楷體" w:hAnsi="Times New Roman"/>
        </w:rPr>
      </w:pPr>
    </w:p>
    <w:p w14:paraId="569A4702" w14:textId="77A2FA8E" w:rsidR="00D27FC8" w:rsidRDefault="00D27FC8" w:rsidP="009005D6">
      <w:pPr>
        <w:overflowPunct w:val="0"/>
        <w:spacing w:line="360" w:lineRule="auto"/>
        <w:rPr>
          <w:rFonts w:ascii="Times New Roman" w:eastAsia="標楷體" w:hAnsi="Times New Roman"/>
        </w:rPr>
      </w:pPr>
    </w:p>
    <w:p w14:paraId="427309D4" w14:textId="77777777" w:rsidR="00D27FC8" w:rsidRDefault="00D27FC8" w:rsidP="009005D6">
      <w:pPr>
        <w:overflowPunct w:val="0"/>
        <w:spacing w:line="360" w:lineRule="auto"/>
        <w:rPr>
          <w:rFonts w:ascii="Times New Roman" w:eastAsia="標楷體" w:hAnsi="Times New Roman" w:hint="eastAsia"/>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29338906"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sidRPr="00792B35">
        <w:rPr>
          <w:rStyle w:val="121"/>
        </w:rPr>
      </w:r>
      <w:r w:rsidR="00792B35">
        <w:rPr>
          <w:rStyle w:val="121"/>
        </w:rPr>
        <w:instrText xml:space="preserve"> \* MERGEFORMAT </w:instrText>
      </w:r>
      <w:r w:rsidR="00792B35" w:rsidRPr="00792B35">
        <w:rPr>
          <w:rStyle w:val="121"/>
        </w:rPr>
        <w:fldChar w:fldCharType="separate"/>
      </w:r>
      <w:r w:rsidR="00792B35" w:rsidRPr="002E14B1">
        <w:rPr>
          <w:rStyle w:val="121"/>
          <w:rFonts w:ascii="Times New Roman" w:hAnsi="Times New Roman"/>
        </w:rPr>
        <w:t>表</w:t>
      </w:r>
      <w:r w:rsidR="00792B35" w:rsidRPr="002E14B1">
        <w:rPr>
          <w:rStyle w:val="121"/>
          <w:rFonts w:ascii="Times New Roman" w:hAnsi="Times New Roman"/>
        </w:rPr>
        <w:t xml:space="preserve">4. 11 </w:t>
      </w:r>
      <w:r w:rsidR="00792B35" w:rsidRPr="002E14B1">
        <w:rPr>
          <w:rStyle w:val="121"/>
          <w:rFonts w:ascii="Times New Roman" w:hAnsi="Times New Roman"/>
        </w:rPr>
        <w:t>視窗法</w:t>
      </w:r>
      <w:r w:rsidR="00792B35" w:rsidRPr="002E14B1">
        <w:rPr>
          <w:rStyle w:val="121"/>
          <w:rFonts w:ascii="Times New Roman" w:hAnsi="Times New Roman"/>
        </w:rPr>
        <w:t>-ANN</w:t>
      </w:r>
      <w:r w:rsidR="00792B35" w:rsidRPr="00792B35">
        <w:rPr>
          <w:rStyle w:val="121"/>
          <w:rFonts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0528C348" w:rsidR="007529FE" w:rsidRDefault="007529FE" w:rsidP="007529FE">
      <w:pPr>
        <w:pStyle w:val="120"/>
      </w:pPr>
      <w:bookmarkStart w:id="95" w:name="_Ref10768615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11</w:t>
      </w:r>
      <w:r>
        <w:fldChar w:fldCharType="end"/>
      </w:r>
      <w:r>
        <w:rPr>
          <w:rFonts w:hint="eastAsia"/>
        </w:rPr>
        <w:t xml:space="preserve"> </w:t>
      </w:r>
      <w:r>
        <w:rPr>
          <w:rFonts w:hint="eastAsia"/>
        </w:rPr>
        <w:t>視窗法</w:t>
      </w:r>
      <w:r>
        <w:rPr>
          <w:rFonts w:hint="eastAsia"/>
        </w:rPr>
        <w:t>-A</w:t>
      </w:r>
      <w:r>
        <w:t>NN</w:t>
      </w:r>
      <w:r>
        <w:rPr>
          <w:rFonts w:hint="eastAsia"/>
        </w:rPr>
        <w:t>參數</w:t>
      </w:r>
      <w:bookmarkEnd w:id="95"/>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r</w:t>
            </w:r>
            <w:r w:rsidR="00F46947">
              <w:rPr>
                <w:rFonts w:ascii="Times New Roman" w:eastAsia="標楷體" w:hAnsi="Times New Roman"/>
              </w:rPr>
              <w:t>elu</w:t>
            </w:r>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5F5637DE" w14:textId="77777777" w:rsidR="00F46947" w:rsidRDefault="00F46947" w:rsidP="009005D6">
      <w:pPr>
        <w:overflowPunct w:val="0"/>
        <w:spacing w:line="360" w:lineRule="auto"/>
        <w:rPr>
          <w:rFonts w:ascii="Times New Roman" w:eastAsia="標楷體" w:hAnsi="Times New Roman"/>
        </w:rPr>
      </w:pPr>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2C22BF1A" w14:textId="77777777" w:rsidR="00D27FC8" w:rsidRDefault="00D27FC8" w:rsidP="00D27FC8">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D27FC8">
        <w:rPr>
          <w:rStyle w:val="121"/>
          <w:rFonts w:ascii="Times New Roman" w:hAnsi="Times New Roman"/>
        </w:rPr>
        <w:t>效如</w:t>
      </w:r>
      <w:r w:rsidRPr="00D27FC8">
        <w:rPr>
          <w:rStyle w:val="121"/>
          <w:rFonts w:ascii="Times New Roman" w:hAnsi="Times New Roman"/>
        </w:rPr>
        <w:fldChar w:fldCharType="begin"/>
      </w:r>
      <w:r w:rsidRPr="00D27FC8">
        <w:rPr>
          <w:rStyle w:val="121"/>
          <w:rFonts w:ascii="Times New Roman" w:hAnsi="Times New Roman"/>
        </w:rPr>
        <w:instrText xml:space="preserve"> REF _Ref107687151 \h </w:instrText>
      </w:r>
      <w:r w:rsidRPr="00D27FC8">
        <w:rPr>
          <w:rStyle w:val="121"/>
          <w:rFonts w:ascii="Times New Roman" w:hAnsi="Times New Roman"/>
        </w:rPr>
      </w:r>
      <w:r w:rsidRPr="00D27FC8">
        <w:rPr>
          <w:rStyle w:val="121"/>
          <w:rFonts w:ascii="Times New Roman" w:hAnsi="Times New Roman"/>
        </w:rPr>
        <w:instrText xml:space="preserve"> \* MERGEFORMAT </w:instrText>
      </w:r>
      <w:r w:rsidRPr="00D27FC8">
        <w:rPr>
          <w:rStyle w:val="121"/>
          <w:rFonts w:ascii="Times New Roman" w:hAnsi="Times New Roman"/>
        </w:rPr>
        <w:fldChar w:fldCharType="separate"/>
      </w:r>
      <w:r w:rsidRPr="00D27FC8">
        <w:rPr>
          <w:rStyle w:val="121"/>
          <w:rFonts w:ascii="Times New Roman" w:hAnsi="Times New Roman"/>
        </w:rPr>
        <w:t>表</w:t>
      </w:r>
      <w:r w:rsidRPr="00D27FC8">
        <w:rPr>
          <w:rStyle w:val="121"/>
          <w:rFonts w:ascii="Times New Roman" w:hAnsi="Times New Roman"/>
        </w:rPr>
        <w:t xml:space="preserve">4. 10 </w:t>
      </w:r>
      <w:r w:rsidRPr="00D27FC8">
        <w:rPr>
          <w:rStyle w:val="121"/>
          <w:rFonts w:ascii="Times New Roman" w:hAnsi="Times New Roman"/>
        </w:rPr>
        <w:t>視窗法</w:t>
      </w:r>
      <w:r w:rsidRPr="00D27FC8">
        <w:rPr>
          <w:rStyle w:val="121"/>
          <w:rFonts w:ascii="Times New Roman" w:hAnsi="Times New Roman"/>
        </w:rPr>
        <w:t>-ANN</w:t>
      </w:r>
      <w:r w:rsidRPr="00D27FC8">
        <w:rPr>
          <w:rStyle w:val="121"/>
          <w:rFonts w:ascii="Times New Roman" w:hAnsi="Times New Roman"/>
        </w:rPr>
        <w:t>預測成效</w:t>
      </w:r>
      <w:r w:rsidRPr="00D27FC8">
        <w:rPr>
          <w:rStyle w:val="121"/>
          <w:rFonts w:ascii="Times New Roman" w:hAnsi="Times New Roman"/>
        </w:rPr>
        <w:fldChar w:fldCharType="end"/>
      </w:r>
      <w:r w:rsidRPr="00D27FC8">
        <w:rPr>
          <w:rStyle w:val="121"/>
          <w:rFonts w:ascii="Times New Roman" w:hAnsi="Times New Roman"/>
        </w:rPr>
        <w:t>所示。</w:t>
      </w:r>
    </w:p>
    <w:p w14:paraId="4C0A098F" w14:textId="77777777" w:rsidR="00D27FC8" w:rsidRPr="002E14B1" w:rsidRDefault="00D27FC8" w:rsidP="00D27FC8">
      <w:pPr>
        <w:overflowPunct w:val="0"/>
        <w:spacing w:line="360" w:lineRule="auto"/>
        <w:rPr>
          <w:rFonts w:ascii="Times New Roman" w:eastAsia="標楷體" w:hAnsi="Times New Roman"/>
        </w:rPr>
      </w:pPr>
    </w:p>
    <w:p w14:paraId="5D1F68EE" w14:textId="19095EBC" w:rsidR="00D27FC8" w:rsidRPr="002E14B1" w:rsidRDefault="00D27FC8" w:rsidP="00D27FC8">
      <w:pPr>
        <w:pStyle w:val="120"/>
        <w:rPr>
          <w:rFonts w:hint="eastAsia"/>
        </w:rPr>
      </w:pPr>
      <w:bookmarkStart w:id="96" w:name="_Ref107687151"/>
      <w:r w:rsidRPr="002E14B1">
        <w:t>表</w:t>
      </w:r>
      <w:r w:rsidRPr="002E14B1">
        <w:t xml:space="preserve">4. </w:t>
      </w:r>
      <w:r w:rsidRPr="002E14B1">
        <w:fldChar w:fldCharType="begin"/>
      </w:r>
      <w:r w:rsidRPr="002E14B1">
        <w:instrText xml:space="preserve"> SEQ </w:instrText>
      </w:r>
      <w:r w:rsidRPr="002E14B1">
        <w:instrText>表</w:instrText>
      </w:r>
      <w:r w:rsidRPr="002E14B1">
        <w:instrText xml:space="preserve">4. \* ARABIC </w:instrText>
      </w:r>
      <w:r w:rsidRPr="002E14B1">
        <w:fldChar w:fldCharType="separate"/>
      </w:r>
      <w:r w:rsidRPr="002E14B1">
        <w:rPr>
          <w:noProof/>
        </w:rPr>
        <w:t>10</w:t>
      </w:r>
      <w:r w:rsidRPr="002E14B1">
        <w:fldChar w:fldCharType="end"/>
      </w:r>
      <w:r w:rsidRPr="002E14B1">
        <w:t xml:space="preserve"> </w:t>
      </w:r>
      <w:r w:rsidRPr="002E14B1">
        <w:t>視窗法</w:t>
      </w:r>
      <w:r w:rsidRPr="002E14B1">
        <w:t>-ANN</w:t>
      </w:r>
      <w:r w:rsidRPr="002E14B1">
        <w:t>預測成效</w:t>
      </w:r>
      <w:bookmarkEnd w:id="96"/>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55F967C"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6803</w:t>
            </w:r>
          </w:p>
        </w:tc>
        <w:tc>
          <w:tcPr>
            <w:tcW w:w="753" w:type="pct"/>
            <w:vAlign w:val="center"/>
          </w:tcPr>
          <w:p w14:paraId="7F1CEEC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4921</w:t>
            </w:r>
          </w:p>
        </w:tc>
        <w:tc>
          <w:tcPr>
            <w:tcW w:w="753" w:type="pct"/>
            <w:vAlign w:val="center"/>
          </w:tcPr>
          <w:p w14:paraId="14006EE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8289</w:t>
            </w:r>
          </w:p>
        </w:tc>
        <w:tc>
          <w:tcPr>
            <w:tcW w:w="704" w:type="pct"/>
            <w:vAlign w:val="center"/>
          </w:tcPr>
          <w:p w14:paraId="6FAB797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6176</w:t>
            </w:r>
          </w:p>
        </w:tc>
      </w:tr>
    </w:tbl>
    <w:p w14:paraId="741C7B49" w14:textId="77777777" w:rsidR="00D27FC8" w:rsidRDefault="00D27FC8" w:rsidP="00D27FC8">
      <w:pPr>
        <w:overflowPunct w:val="0"/>
        <w:spacing w:line="360" w:lineRule="auto"/>
        <w:rPr>
          <w:rFonts w:ascii="Times New Roman" w:eastAsia="標楷體" w:hAnsi="Times New Roman"/>
        </w:rPr>
      </w:pPr>
    </w:p>
    <w:p w14:paraId="02BE8DF5" w14:textId="4E3587AB" w:rsidR="00A159A5" w:rsidRDefault="00A159A5" w:rsidP="009005D6">
      <w:pPr>
        <w:overflowPunct w:val="0"/>
        <w:spacing w:before="120" w:after="120" w:line="360" w:lineRule="auto"/>
        <w:jc w:val="both"/>
        <w:rPr>
          <w:rFonts w:ascii="Times New Roman" w:eastAsia="標楷體" w:hAnsi="Times New Roman"/>
        </w:rPr>
      </w:pPr>
    </w:p>
    <w:p w14:paraId="7FB8F659" w14:textId="75CFB881" w:rsidR="007B2BA1" w:rsidRDefault="007B2BA1" w:rsidP="009005D6">
      <w:pPr>
        <w:overflowPunct w:val="0"/>
        <w:spacing w:before="120" w:after="120" w:line="360" w:lineRule="auto"/>
        <w:jc w:val="both"/>
        <w:rPr>
          <w:rFonts w:ascii="Times New Roman" w:eastAsia="標楷體" w:hAnsi="Times New Roman" w:hint="eastAsia"/>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77777777" w:rsidR="007B2BA1" w:rsidRPr="0082049D" w:rsidRDefault="007B2BA1" w:rsidP="009005D6">
      <w:pPr>
        <w:overflowPunct w:val="0"/>
        <w:spacing w:before="120" w:after="120" w:line="360" w:lineRule="auto"/>
        <w:jc w:val="both"/>
        <w:rPr>
          <w:rFonts w:ascii="Times New Roman" w:eastAsia="標楷體" w:hAnsi="Times New Roman"/>
        </w:rPr>
      </w:pPr>
    </w:p>
    <w:p w14:paraId="35D71C5A" w14:textId="7C0D47FB"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w:instrText>
      </w:r>
      <w:r w:rsidR="002E14B1" w:rsidRPr="002E14B1">
        <w:rPr>
          <w:rStyle w:val="121"/>
          <w:rFonts w:ascii="Times New Roman" w:hAnsi="Times New Roman"/>
        </w:rPr>
      </w:r>
      <w:r w:rsidR="002E14B1" w:rsidRPr="002E14B1">
        <w:rPr>
          <w:rStyle w:val="121"/>
          <w:rFonts w:ascii="Times New Roman" w:hAnsi="Times New Roman"/>
        </w:rPr>
        <w:instrText xml:space="preserve"> \* MERGEFORMAT </w:instrText>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2 </w:t>
      </w:r>
      <w:r w:rsidR="002E14B1" w:rsidRPr="002E14B1">
        <w:rPr>
          <w:rStyle w:val="121"/>
          <w:rFonts w:ascii="Times New Roman" w:hAnsi="Times New Roman"/>
        </w:rPr>
        <w:t>視窗法</w:t>
      </w:r>
      <w:r w:rsidR="002E14B1" w:rsidRPr="002E14B1">
        <w:rPr>
          <w:rStyle w:val="121"/>
          <w:rFonts w:ascii="Times New Roman" w:hAnsi="Times New Roman"/>
        </w:rPr>
        <w:t xml:space="preserve">-ANN </w:t>
      </w:r>
      <w:r w:rsidR="002E14B1" w:rsidRPr="002E14B1">
        <w:rPr>
          <w:rStyle w:val="121"/>
          <w:rFonts w:ascii="Times New Roman" w:hAnsi="Times New Roman"/>
        </w:rPr>
        <w:t>之</w:t>
      </w:r>
      <w:r w:rsidR="002E14B1" w:rsidRPr="002E14B1">
        <w:rPr>
          <w:rStyle w:val="121"/>
          <w:rFonts w:ascii="Times New Roman" w:hAnsi="Times New Roman"/>
        </w:rPr>
        <w:t>RMSE</w:t>
      </w:r>
      <w:r w:rsidR="002E14B1" w:rsidRPr="002E14B1">
        <w:rPr>
          <w:rStyle w:val="121"/>
          <w:rFonts w:ascii="Times New Roman" w:hAnsi="Times New Roman"/>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789AEC4F" w:rsidR="00DE29CD" w:rsidRDefault="00DE29CD" w:rsidP="00465B51">
      <w:pPr>
        <w:pStyle w:val="120"/>
      </w:pPr>
      <w:bookmarkStart w:id="97" w:name="_Ref10768695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97"/>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548F53E4"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w:instrText>
      </w:r>
      <w:r w:rsidR="002E14B1" w:rsidRPr="002E14B1">
        <w:rPr>
          <w:rStyle w:val="121"/>
          <w:rFonts w:ascii="Times New Roman" w:hAnsi="Times New Roman"/>
        </w:rPr>
      </w:r>
      <w:r w:rsidR="002E14B1" w:rsidRPr="002E14B1">
        <w:rPr>
          <w:rStyle w:val="121"/>
          <w:rFonts w:ascii="Times New Roman" w:hAnsi="Times New Roman"/>
        </w:rPr>
        <w:instrText xml:space="preserve"> \* MERGEFORMAT </w:instrText>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3 </w:t>
      </w:r>
      <w:r w:rsidR="002E14B1" w:rsidRPr="002E14B1">
        <w:rPr>
          <w:rStyle w:val="121"/>
          <w:rFonts w:ascii="Times New Roman" w:hAnsi="Times New Roman"/>
        </w:rPr>
        <w:t>視窗法</w:t>
      </w:r>
      <w:r w:rsidR="002E14B1" w:rsidRPr="002E14B1">
        <w:rPr>
          <w:rStyle w:val="121"/>
          <w:rFonts w:ascii="Times New Roman" w:hAnsi="Times New Roman"/>
        </w:rPr>
        <w:t>-ANN</w:t>
      </w:r>
      <w:r w:rsidR="002E14B1" w:rsidRPr="002E14B1">
        <w:rPr>
          <w:rStyle w:val="121"/>
          <w:rFonts w:ascii="Times New Roman" w:hAnsi="Times New Roman"/>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63CAA2E5" w:rsidR="002A0CE4" w:rsidRDefault="002A0CE4" w:rsidP="002A0CE4">
      <w:pPr>
        <w:pStyle w:val="120"/>
      </w:pPr>
      <w:bookmarkStart w:id="98" w:name="_Ref10768698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92B35">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98"/>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790E7BB4"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使用</w:t>
      </w:r>
      <w:r w:rsidR="00805498">
        <w:rPr>
          <w:rFonts w:ascii="Times New Roman" w:eastAsia="標楷體" w:hAnsi="Times New Roman" w:hint="eastAsia"/>
        </w:rPr>
        <w:t>ANN</w:t>
      </w:r>
      <w:r w:rsidR="00805498">
        <w:rPr>
          <w:rFonts w:ascii="Times New Roman" w:eastAsia="標楷體" w:hAnsi="Times New Roman" w:hint="eastAsia"/>
        </w:rPr>
        <w:t>算法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805498">
        <w:rPr>
          <w:rFonts w:ascii="Times New Roman" w:eastAsia="標楷體" w:hAnsi="Times New Roman" w:hint="eastAsia"/>
        </w:rPr>
        <w:t>。</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60335918" w14:textId="250760A0" w:rsidR="00882A4F" w:rsidRDefault="00882A4F" w:rsidP="00882A4F">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p>
    <w:p w14:paraId="5323DAB8" w14:textId="08F0849C" w:rsidR="007C7E15" w:rsidRDefault="001353C7" w:rsidP="00456C38">
      <w:pPr>
        <w:overflowPunct w:val="0"/>
        <w:spacing w:line="360" w:lineRule="auto"/>
        <w:rPr>
          <w:rFonts w:ascii="Times New Roman" w:eastAsia="標楷體" w:hAnsi="Times New Roman"/>
        </w:rPr>
      </w:pPr>
      <w:r>
        <w:rPr>
          <w:rFonts w:ascii="Times New Roman" w:eastAsia="標楷體" w:hAnsi="Times New Roman" w:hint="eastAsia"/>
        </w:rPr>
        <w:t>傳統法資料集與視窗法資料集實驗結果比較：</w:t>
      </w:r>
    </w:p>
    <w:p w14:paraId="3F13A6AF" w14:textId="63B50650" w:rsidR="001353C7" w:rsidRDefault="001353C7" w:rsidP="00456C38">
      <w:pPr>
        <w:overflowPunct w:val="0"/>
        <w:spacing w:line="360" w:lineRule="auto"/>
        <w:rPr>
          <w:rFonts w:ascii="Times New Roman" w:eastAsia="標楷體" w:hAnsi="Times New Roman" w:hint="eastAsia"/>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w:t>
      </w:r>
      <w:proofErr w:type="gramStart"/>
      <w:r w:rsidR="00790B92">
        <w:rPr>
          <w:rFonts w:ascii="Times New Roman" w:eastAsia="標楷體" w:hAnsi="Times New Roman" w:hint="eastAsia"/>
        </w:rPr>
        <w:t>新冠肺炎疫</w:t>
      </w:r>
      <w:proofErr w:type="gramEnd"/>
      <w:r w:rsidR="00790B92">
        <w:rPr>
          <w:rFonts w:ascii="Times New Roman" w:eastAsia="標楷體" w:hAnsi="Times New Roman" w:hint="eastAsia"/>
        </w:rPr>
        <w:t>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滑動視窗法的表現</w:t>
      </w:r>
    </w:p>
    <w:p w14:paraId="5D49F901" w14:textId="5005CA6E" w:rsidR="007C7E15" w:rsidRDefault="007C7E15" w:rsidP="00456C38">
      <w:pPr>
        <w:overflowPunct w:val="0"/>
        <w:spacing w:line="360" w:lineRule="auto"/>
        <w:rPr>
          <w:rFonts w:ascii="Times New Roman" w:eastAsia="標楷體" w:hAnsi="Times New Roman"/>
        </w:rPr>
      </w:pPr>
    </w:p>
    <w:p w14:paraId="0933B2A3" w14:textId="609E590C" w:rsidR="007C7E15" w:rsidRDefault="007C7E15" w:rsidP="00456C38">
      <w:pPr>
        <w:overflowPunct w:val="0"/>
        <w:spacing w:line="360" w:lineRule="auto"/>
        <w:rPr>
          <w:rFonts w:ascii="Times New Roman" w:eastAsia="標楷體" w:hAnsi="Times New Roman"/>
        </w:rPr>
      </w:pPr>
    </w:p>
    <w:p w14:paraId="2B0F57F3" w14:textId="77777777" w:rsidR="007C7E15" w:rsidRDefault="007C7E15" w:rsidP="007C7E15">
      <w:pPr>
        <w:overflowPunct w:val="0"/>
        <w:spacing w:line="360" w:lineRule="auto"/>
        <w:rPr>
          <w:rFonts w:ascii="Times New Roman" w:eastAsia="標楷體" w:hAnsi="Times New Roman"/>
        </w:rPr>
      </w:pPr>
      <w:r>
        <w:rPr>
          <w:rFonts w:ascii="Times New Roman" w:eastAsia="標楷體" w:hAnsi="Times New Roman" w:hint="eastAsia"/>
        </w:rPr>
        <w:t>發現訓練</w:t>
      </w:r>
      <w:r>
        <w:rPr>
          <w:rFonts w:ascii="Times New Roman" w:eastAsia="標楷體" w:hAnsi="Times New Roman" w:hint="eastAsia"/>
        </w:rPr>
        <w:t>ANN</w:t>
      </w:r>
      <w:r>
        <w:rPr>
          <w:rFonts w:ascii="Times New Roman" w:eastAsia="標楷體" w:hAnsi="Times New Roman" w:hint="eastAsia"/>
        </w:rPr>
        <w:t>時，</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越大的訓練效果也很好</w:t>
      </w:r>
      <w:r>
        <w:rPr>
          <w:rFonts w:ascii="Times New Roman" w:eastAsia="標楷體" w:hAnsi="Times New Roman" w:hint="eastAsia"/>
        </w:rPr>
        <w:t>!</w:t>
      </w:r>
      <w:r>
        <w:rPr>
          <w:rFonts w:ascii="Times New Roman" w:eastAsia="標楷體" w:hAnsi="Times New Roman" w:hint="eastAsia"/>
        </w:rPr>
        <w:t>且速度較快，因此可以權衡訓練時間與</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的取捨，加速模型訓練速度！</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p>
    <w:p w14:paraId="106CECDA" w14:textId="471E26E0" w:rsidR="00A32047" w:rsidRDefault="00A32047" w:rsidP="00456C38">
      <w:pPr>
        <w:overflowPunct w:val="0"/>
        <w:spacing w:line="360" w:lineRule="auto"/>
        <w:rPr>
          <w:rFonts w:ascii="Times New Roman" w:eastAsia="標楷體" w:hAnsi="Times New Roman"/>
        </w:rPr>
      </w:pPr>
    </w:p>
    <w:p w14:paraId="6AC62787" w14:textId="4EE7632C" w:rsidR="00A32047" w:rsidRDefault="00A32047" w:rsidP="00456C38">
      <w:pPr>
        <w:overflowPunct w:val="0"/>
        <w:spacing w:line="360" w:lineRule="auto"/>
        <w:rPr>
          <w:rFonts w:ascii="Times New Roman" w:eastAsia="標楷體" w:hAnsi="Times New Roman"/>
        </w:rPr>
      </w:pP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p>
    <w:p w14:paraId="4B61B8C6" w14:textId="2E9D9DB3" w:rsidR="00A32047" w:rsidRDefault="00A32047" w:rsidP="00456C38">
      <w:pPr>
        <w:overflowPunct w:val="0"/>
        <w:spacing w:line="360" w:lineRule="auto"/>
        <w:rPr>
          <w:rFonts w:ascii="Times New Roman" w:eastAsia="標楷體" w:hAnsi="Times New Roman"/>
        </w:rPr>
      </w:pP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p>
    <w:p w14:paraId="04570A22" w14:textId="1A2C5E78" w:rsidR="00A32047" w:rsidRDefault="00A32047" w:rsidP="00456C38">
      <w:pPr>
        <w:overflowPunct w:val="0"/>
        <w:spacing w:line="360" w:lineRule="auto"/>
        <w:rPr>
          <w:rFonts w:ascii="Times New Roman" w:eastAsia="標楷體" w:hAnsi="Times New Roman"/>
        </w:rPr>
      </w:pP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99" w:name="_Toc101780209"/>
      <w:r w:rsidRPr="0082049D">
        <w:rPr>
          <w:rFonts w:ascii="Times New Roman" w:eastAsia="標楷體" w:hAnsi="Times New Roman"/>
          <w:sz w:val="40"/>
          <w:szCs w:val="40"/>
        </w:rPr>
        <w:lastRenderedPageBreak/>
        <w:t>參考文獻</w:t>
      </w:r>
      <w:bookmarkEnd w:id="99"/>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CC394" w14:textId="77777777" w:rsidR="008E4EA4" w:rsidRDefault="008E4EA4">
      <w:r>
        <w:separator/>
      </w:r>
    </w:p>
  </w:endnote>
  <w:endnote w:type="continuationSeparator" w:id="0">
    <w:p w14:paraId="691EEAFF" w14:textId="77777777" w:rsidR="008E4EA4" w:rsidRDefault="008E4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8E4EA4">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E818B" w14:textId="77777777" w:rsidR="008E4EA4" w:rsidRDefault="008E4EA4">
      <w:r>
        <w:rPr>
          <w:color w:val="000000"/>
        </w:rPr>
        <w:separator/>
      </w:r>
    </w:p>
  </w:footnote>
  <w:footnote w:type="continuationSeparator" w:id="0">
    <w:p w14:paraId="442E489B" w14:textId="77777777" w:rsidR="008E4EA4" w:rsidRDefault="008E4E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B0A"/>
    <w:rsid w:val="0006495B"/>
    <w:rsid w:val="00065B57"/>
    <w:rsid w:val="00065E18"/>
    <w:rsid w:val="000667F5"/>
    <w:rsid w:val="00073AB7"/>
    <w:rsid w:val="0007427F"/>
    <w:rsid w:val="0007647F"/>
    <w:rsid w:val="00090966"/>
    <w:rsid w:val="00096C29"/>
    <w:rsid w:val="000A2380"/>
    <w:rsid w:val="000A362D"/>
    <w:rsid w:val="000A6089"/>
    <w:rsid w:val="000A6A1F"/>
    <w:rsid w:val="000C0928"/>
    <w:rsid w:val="000C6BFC"/>
    <w:rsid w:val="000D47BF"/>
    <w:rsid w:val="000D6BBF"/>
    <w:rsid w:val="000E0B34"/>
    <w:rsid w:val="000F7978"/>
    <w:rsid w:val="001024A9"/>
    <w:rsid w:val="00110BCC"/>
    <w:rsid w:val="001204B7"/>
    <w:rsid w:val="001241E7"/>
    <w:rsid w:val="001251A9"/>
    <w:rsid w:val="00133C04"/>
    <w:rsid w:val="001353C7"/>
    <w:rsid w:val="00136720"/>
    <w:rsid w:val="00137553"/>
    <w:rsid w:val="0014020D"/>
    <w:rsid w:val="00147075"/>
    <w:rsid w:val="00154C6F"/>
    <w:rsid w:val="0016434D"/>
    <w:rsid w:val="00173AA1"/>
    <w:rsid w:val="00181B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7EE9"/>
    <w:rsid w:val="0022466E"/>
    <w:rsid w:val="00226C02"/>
    <w:rsid w:val="00227C7E"/>
    <w:rsid w:val="00237106"/>
    <w:rsid w:val="00237942"/>
    <w:rsid w:val="00244F00"/>
    <w:rsid w:val="002514E9"/>
    <w:rsid w:val="002558C0"/>
    <w:rsid w:val="00271313"/>
    <w:rsid w:val="00272657"/>
    <w:rsid w:val="00273872"/>
    <w:rsid w:val="00277ADB"/>
    <w:rsid w:val="00295CCA"/>
    <w:rsid w:val="002A0CE4"/>
    <w:rsid w:val="002A2130"/>
    <w:rsid w:val="002A6F53"/>
    <w:rsid w:val="002B3AF6"/>
    <w:rsid w:val="002B4C37"/>
    <w:rsid w:val="002B50FF"/>
    <w:rsid w:val="002B70B4"/>
    <w:rsid w:val="002D7A5A"/>
    <w:rsid w:val="002E06BD"/>
    <w:rsid w:val="002E14B1"/>
    <w:rsid w:val="002E2DE5"/>
    <w:rsid w:val="002E76B3"/>
    <w:rsid w:val="002F002B"/>
    <w:rsid w:val="002F2712"/>
    <w:rsid w:val="003016F5"/>
    <w:rsid w:val="00314D76"/>
    <w:rsid w:val="003238A8"/>
    <w:rsid w:val="00324F25"/>
    <w:rsid w:val="00337281"/>
    <w:rsid w:val="0034027E"/>
    <w:rsid w:val="00352A50"/>
    <w:rsid w:val="00360504"/>
    <w:rsid w:val="00362ADE"/>
    <w:rsid w:val="00362D16"/>
    <w:rsid w:val="00374619"/>
    <w:rsid w:val="003763DD"/>
    <w:rsid w:val="00380CA3"/>
    <w:rsid w:val="00384AF5"/>
    <w:rsid w:val="00387771"/>
    <w:rsid w:val="003A0221"/>
    <w:rsid w:val="003A37F6"/>
    <w:rsid w:val="003A4B6B"/>
    <w:rsid w:val="003A7F7C"/>
    <w:rsid w:val="003B42C7"/>
    <w:rsid w:val="003B49D6"/>
    <w:rsid w:val="003C21CB"/>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FE"/>
    <w:rsid w:val="004B1D00"/>
    <w:rsid w:val="004B444C"/>
    <w:rsid w:val="004C01EF"/>
    <w:rsid w:val="004C4FC4"/>
    <w:rsid w:val="004C62DA"/>
    <w:rsid w:val="004C7E40"/>
    <w:rsid w:val="004E00DF"/>
    <w:rsid w:val="004E552C"/>
    <w:rsid w:val="004E6145"/>
    <w:rsid w:val="004F31EC"/>
    <w:rsid w:val="00512770"/>
    <w:rsid w:val="0051732D"/>
    <w:rsid w:val="00520832"/>
    <w:rsid w:val="00521C8C"/>
    <w:rsid w:val="0052216B"/>
    <w:rsid w:val="005268A3"/>
    <w:rsid w:val="00536136"/>
    <w:rsid w:val="00536CCF"/>
    <w:rsid w:val="00554301"/>
    <w:rsid w:val="00555C91"/>
    <w:rsid w:val="00556BD5"/>
    <w:rsid w:val="0056238E"/>
    <w:rsid w:val="00563F27"/>
    <w:rsid w:val="005716DD"/>
    <w:rsid w:val="00575317"/>
    <w:rsid w:val="00586926"/>
    <w:rsid w:val="005B0212"/>
    <w:rsid w:val="005B3156"/>
    <w:rsid w:val="005B4BD7"/>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4F39"/>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54CE"/>
    <w:rsid w:val="007B13CA"/>
    <w:rsid w:val="007B2BA1"/>
    <w:rsid w:val="007B5AAA"/>
    <w:rsid w:val="007C073D"/>
    <w:rsid w:val="007C7E15"/>
    <w:rsid w:val="007D0404"/>
    <w:rsid w:val="007D0EBE"/>
    <w:rsid w:val="007D10B7"/>
    <w:rsid w:val="007D4045"/>
    <w:rsid w:val="007D6A5B"/>
    <w:rsid w:val="007D6E4A"/>
    <w:rsid w:val="007E14D2"/>
    <w:rsid w:val="007E63EA"/>
    <w:rsid w:val="00802F25"/>
    <w:rsid w:val="00805498"/>
    <w:rsid w:val="00805A9D"/>
    <w:rsid w:val="0080604F"/>
    <w:rsid w:val="00806417"/>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6DB7"/>
    <w:rsid w:val="008A16FA"/>
    <w:rsid w:val="008A567D"/>
    <w:rsid w:val="008A6EBD"/>
    <w:rsid w:val="008B46E7"/>
    <w:rsid w:val="008C0DE8"/>
    <w:rsid w:val="008D11C8"/>
    <w:rsid w:val="008E4EA4"/>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E25C0"/>
    <w:rsid w:val="009E30CF"/>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51BB"/>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84259"/>
    <w:rsid w:val="00B91C97"/>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87310"/>
    <w:rsid w:val="00C93F28"/>
    <w:rsid w:val="00C96DDB"/>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27FC8"/>
    <w:rsid w:val="00D314EA"/>
    <w:rsid w:val="00D448F5"/>
    <w:rsid w:val="00D47D4B"/>
    <w:rsid w:val="00D521D6"/>
    <w:rsid w:val="00D5666F"/>
    <w:rsid w:val="00D6139C"/>
    <w:rsid w:val="00D64D1D"/>
    <w:rsid w:val="00D72F98"/>
    <w:rsid w:val="00D80D8B"/>
    <w:rsid w:val="00D84263"/>
    <w:rsid w:val="00D97CE1"/>
    <w:rsid w:val="00DA45EC"/>
    <w:rsid w:val="00DA5EDC"/>
    <w:rsid w:val="00DA6C65"/>
    <w:rsid w:val="00DD26B7"/>
    <w:rsid w:val="00DE29CD"/>
    <w:rsid w:val="00DF0865"/>
    <w:rsid w:val="00DF0EA3"/>
    <w:rsid w:val="00DF1593"/>
    <w:rsid w:val="00DF6971"/>
    <w:rsid w:val="00E01BE6"/>
    <w:rsid w:val="00E0484E"/>
    <w:rsid w:val="00E12442"/>
    <w:rsid w:val="00E12EB8"/>
    <w:rsid w:val="00E170F6"/>
    <w:rsid w:val="00E201DD"/>
    <w:rsid w:val="00E26FD7"/>
    <w:rsid w:val="00E27E55"/>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C6BFA"/>
    <w:rsid w:val="00ED3638"/>
    <w:rsid w:val="00ED3BDC"/>
    <w:rsid w:val="00EE7457"/>
    <w:rsid w:val="00EF7A76"/>
    <w:rsid w:val="00F002C6"/>
    <w:rsid w:val="00F0527E"/>
    <w:rsid w:val="00F06202"/>
    <w:rsid w:val="00F13A29"/>
    <w:rsid w:val="00F145B4"/>
    <w:rsid w:val="00F20532"/>
    <w:rsid w:val="00F20B4F"/>
    <w:rsid w:val="00F25249"/>
    <w:rsid w:val="00F31336"/>
    <w:rsid w:val="00F46947"/>
    <w:rsid w:val="00F54038"/>
    <w:rsid w:val="00F57742"/>
    <w:rsid w:val="00F62828"/>
    <w:rsid w:val="00F73BB7"/>
    <w:rsid w:val="00F8537E"/>
    <w:rsid w:val="00F92426"/>
    <w:rsid w:val="00F94FF2"/>
    <w:rsid w:val="00F961F9"/>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9</TotalTime>
  <Pages>59</Pages>
  <Words>10395</Words>
  <Characters>59256</Characters>
  <Application>Microsoft Office Word</Application>
  <DocSecurity>0</DocSecurity>
  <Lines>493</Lines>
  <Paragraphs>139</Paragraphs>
  <ScaleCrop>false</ScaleCrop>
  <Company/>
  <LinksUpToDate>false</LinksUpToDate>
  <CharactersWithSpaces>6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43</cp:revision>
  <cp:lastPrinted>2022-04-25T04:27:00Z</cp:lastPrinted>
  <dcterms:created xsi:type="dcterms:W3CDTF">2022-04-24T13:23:00Z</dcterms:created>
  <dcterms:modified xsi:type="dcterms:W3CDTF">2022-07-02T12:47:00Z</dcterms:modified>
</cp:coreProperties>
</file>